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3C223D" w14:textId="15D5510F" w:rsidR="00C14216" w:rsidRPr="00746DB7" w:rsidRDefault="0094481A" w:rsidP="004650A6">
      <w:pPr>
        <w:spacing w:line="360" w:lineRule="auto"/>
        <w:jc w:val="both"/>
        <w:rPr>
          <w:lang w:val="en-GB"/>
        </w:rPr>
      </w:pPr>
      <w:r w:rsidRPr="00746DB7">
        <w:rPr>
          <w:lang w:val="en-GB"/>
        </w:rPr>
        <w:t xml:space="preserve">In </w:t>
      </w:r>
      <w:r w:rsidR="00230FA1" w:rsidRPr="00746DB7">
        <w:rPr>
          <w:lang w:val="en-GB"/>
        </w:rPr>
        <w:t>contrast</w:t>
      </w:r>
      <w:r w:rsidRPr="00746DB7">
        <w:rPr>
          <w:lang w:val="en-GB"/>
        </w:rPr>
        <w:t xml:space="preserve"> with </w:t>
      </w:r>
      <w:r w:rsidR="00C76F58" w:rsidRPr="00746DB7">
        <w:rPr>
          <w:lang w:val="en-GB"/>
        </w:rPr>
        <w:t xml:space="preserve">our main interest of research, which are the potential heterogenous effects of </w:t>
      </w:r>
      <w:r w:rsidR="001044FD" w:rsidRPr="00746DB7">
        <w:rPr>
          <w:lang w:val="en-GB"/>
        </w:rPr>
        <w:t>TA</w:t>
      </w:r>
      <w:r w:rsidR="00C76F58" w:rsidRPr="00746DB7">
        <w:rPr>
          <w:lang w:val="en-GB"/>
        </w:rPr>
        <w:t xml:space="preserve">s on </w:t>
      </w:r>
      <w:r w:rsidR="004D2834" w:rsidRPr="00746DB7">
        <w:rPr>
          <w:lang w:val="en-GB"/>
        </w:rPr>
        <w:t>different members</w:t>
      </w:r>
      <w:r w:rsidR="00101FD2" w:rsidRPr="00746DB7">
        <w:rPr>
          <w:lang w:val="en-GB"/>
        </w:rPr>
        <w:t xml:space="preserve"> for different types of agreements</w:t>
      </w:r>
      <w:r w:rsidR="004D2834" w:rsidRPr="00746DB7">
        <w:rPr>
          <w:lang w:val="en-GB"/>
        </w:rPr>
        <w:t>,</w:t>
      </w:r>
      <w:r w:rsidR="00230FA1" w:rsidRPr="00746DB7">
        <w:rPr>
          <w:lang w:val="en-GB"/>
        </w:rPr>
        <w:t xml:space="preserve"> this benchmark model, specifically </w:t>
      </w:r>
      <m:oMath>
        <m:r>
          <w:rPr>
            <w:rFonts w:ascii="Cambria Math" w:hAnsi="Cambria Math"/>
            <w:lang w:val="en-GB"/>
          </w:rPr>
          <m:t>β=</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m:t>
            </m:r>
          </m:sub>
        </m:sSub>
      </m:oMath>
      <w:r w:rsidR="00230FA1" w:rsidRPr="00746DB7">
        <w:rPr>
          <w:lang w:val="en-GB"/>
        </w:rPr>
        <w:t xml:space="preserve"> , would provide the average “total” </w:t>
      </w:r>
      <w:r w:rsidR="000F6E05" w:rsidRPr="00746DB7">
        <w:rPr>
          <w:lang w:val="en-GB"/>
        </w:rPr>
        <w:t xml:space="preserve">partial </w:t>
      </w:r>
      <w:r w:rsidR="00230FA1" w:rsidRPr="00746DB7">
        <w:rPr>
          <w:lang w:val="en-GB"/>
        </w:rPr>
        <w:t xml:space="preserve">effect of </w:t>
      </w:r>
      <w:r w:rsidR="001044FD" w:rsidRPr="00746DB7">
        <w:rPr>
          <w:lang w:val="en-GB"/>
        </w:rPr>
        <w:t>TA</w:t>
      </w:r>
      <w:r w:rsidR="00230FA1" w:rsidRPr="00746DB7">
        <w:rPr>
          <w:lang w:val="en-GB"/>
        </w:rPr>
        <w:t xml:space="preserve">s on trade after accounting for lagged effects, but it cannot provide </w:t>
      </w:r>
      <w:r w:rsidR="00102A36" w:rsidRPr="00746DB7">
        <w:rPr>
          <w:lang w:val="en-GB"/>
        </w:rPr>
        <w:t xml:space="preserve">the effects for a given agreement. </w:t>
      </w:r>
      <w:r w:rsidR="001D46E8" w:rsidRPr="00746DB7">
        <w:rPr>
          <w:lang w:val="en-GB"/>
        </w:rPr>
        <w:t xml:space="preserve">As such, </w:t>
      </w:r>
      <w:r w:rsidR="00C22018" w:rsidRPr="00746DB7">
        <w:rPr>
          <w:lang w:val="en-GB"/>
        </w:rPr>
        <w:t>an</w:t>
      </w:r>
      <w:r w:rsidR="00E20014" w:rsidRPr="00746DB7">
        <w:rPr>
          <w:lang w:val="en-GB"/>
        </w:rPr>
        <w:t xml:space="preserve"> expansion can be implemented to capture </w:t>
      </w:r>
      <w:r w:rsidR="009A2535" w:rsidRPr="00746DB7">
        <w:rPr>
          <w:lang w:val="en-GB"/>
        </w:rPr>
        <w:t xml:space="preserve">heterogeneity in </w:t>
      </w:r>
      <w:r w:rsidR="001044FD" w:rsidRPr="00746DB7">
        <w:rPr>
          <w:lang w:val="en-GB"/>
        </w:rPr>
        <w:t>TA</w:t>
      </w:r>
      <w:r w:rsidR="009A2535" w:rsidRPr="00746DB7">
        <w:rPr>
          <w:lang w:val="en-GB"/>
        </w:rPr>
        <w:t xml:space="preserve"> effects</w:t>
      </w:r>
      <w:r w:rsidR="006A3929" w:rsidRPr="00746DB7">
        <w:rPr>
          <w:lang w:val="en-GB"/>
        </w:rPr>
        <w:t xml:space="preserve"> as proposed by Baier </w:t>
      </w:r>
      <w:r w:rsidR="006A3929" w:rsidRPr="00746DB7">
        <w:rPr>
          <w:i/>
          <w:iCs/>
          <w:lang w:val="en-GB"/>
        </w:rPr>
        <w:t>et al</w:t>
      </w:r>
      <w:r w:rsidR="006A3929" w:rsidRPr="00746DB7">
        <w:rPr>
          <w:lang w:val="en-GB"/>
        </w:rPr>
        <w:t xml:space="preserve">. </w:t>
      </w:r>
      <w:r w:rsidR="00DF455C" w:rsidRPr="00746DB7">
        <w:rPr>
          <w:lang w:val="en-GB"/>
        </w:rPr>
        <w:fldChar w:fldCharType="begin"/>
      </w:r>
      <w:r w:rsidR="00DF455C" w:rsidRPr="00746DB7">
        <w:rPr>
          <w:lang w:val="en-GB"/>
        </w:rPr>
        <w:instrText xml:space="preserve"> ADDIN ZOTERO_ITEM CSL_CITATION {"citationID":"NKvlWia8","properties":{"formattedCitation":"(Baier, Yotov, and Zylkin 2019)","plainCitation":"(Baier, Yotov, and Zylkin 2019)","noteIndex":0},"citationItems":[{"id":255,"uris":["http://zotero.org/users/13839746/items/V876EF3T"],"itemData":{"id":255,"type":"article-journal","abstract":"We develop a novel two stage methodology that allows us to study the empirical determinants of the ex post effects of past free trade agreements (FTAs) as well as obtain ex ante predictions for the effects of future FTAs. We first identify 908 unique estimates of the effects of FTAs on different trading pairs for the years 1986–2006. We then employ these estimates as our dependent variable in a “second stage” analysis characterizing the heterogeneity in these effects. Interestingly, most of this heterogeneity (</w:instrText>
      </w:r>
      <w:r w:rsidR="00DF455C" w:rsidRPr="00746DB7">
        <w:rPr>
          <w:rFonts w:ascii="Cambria Math" w:hAnsi="Cambria Math" w:cs="Cambria Math"/>
          <w:lang w:val="en-GB"/>
        </w:rPr>
        <w:instrText>∼</w:instrText>
      </w:r>
      <w:r w:rsidR="00DF455C" w:rsidRPr="00746DB7">
        <w:rPr>
          <w:lang w:val="en-GB"/>
        </w:rPr>
        <w:instrText xml:space="preserve">2/3) occurs within FTAs (rather than across different FTAs), with asymmetric effects within pairs (on exports vs. imports) also playing an important role. Our second stage analysis provides several intuitive explanations behind these variations. Even within the same agreement, FTA effects are weaker for more distant pairs and for pairs with otherwise high levels of ex ante trade frictions. The effects of new FTAs are similarly weaker for pairs with existing agreements already in place. In addition, we are able to relate asymmetries in FTA effects to each country's ability to influence the other's terms of trade. Out-of-sample predictions incorporating these insights enable us to predict direction-specific effects of future FTAs between any pair of countries. A simulation of the general equilibrium effects of TTIP demonstrates the significance of our methods.","container-title":"Journal of International Economics","DOI":"10.1016/j.jinteco.2018.11.002","ISSN":"0022-1996","journalAbbreviation":"Journal of International Economics","page":"206-226","source":"ScienceDirect","title":"On the widely differing effects of free trade agreements: Lessons from twenty years of trade integration","title-short":"On the widely differing effects of free trade agreements","volume":"116","author":[{"family":"Baier","given":"Scott L."},{"family":"Yotov","given":"Yoto V."},{"family":"Zylkin","given":"Thomas"}],"issued":{"date-parts":[["2019",1,1]]}}}],"schema":"https://github.com/citation-style-language/schema/raw/master/csl-citation.json"} </w:instrText>
      </w:r>
      <w:r w:rsidR="00DF455C" w:rsidRPr="00746DB7">
        <w:rPr>
          <w:lang w:val="en-GB"/>
        </w:rPr>
        <w:fldChar w:fldCharType="separate"/>
      </w:r>
      <w:r w:rsidR="00595013" w:rsidRPr="00746DB7">
        <w:rPr>
          <w:noProof/>
          <w:lang w:val="en-GB"/>
        </w:rPr>
        <w:t>(Baier, Yotov, and Zylkin 2019)</w:t>
      </w:r>
      <w:r w:rsidR="00DF455C" w:rsidRPr="00746DB7">
        <w:rPr>
          <w:lang w:val="en-GB"/>
        </w:rPr>
        <w:fldChar w:fldCharType="end"/>
      </w:r>
      <w:r w:rsidR="009A2535" w:rsidRPr="00746DB7">
        <w:rPr>
          <w:lang w:val="en-GB"/>
        </w:rPr>
        <w:t>:</w:t>
      </w:r>
    </w:p>
    <w:p w14:paraId="50250CBF" w14:textId="77777777" w:rsidR="000F6E05" w:rsidRPr="00746DB7" w:rsidRDefault="000F6E05" w:rsidP="004650A6">
      <w:pPr>
        <w:spacing w:line="360" w:lineRule="auto"/>
        <w:jc w:val="both"/>
        <w:rPr>
          <w:lang w:val="en-GB"/>
        </w:rPr>
      </w:pPr>
    </w:p>
    <w:p w14:paraId="4F8DE682" w14:textId="7A4CAD99" w:rsidR="00503287" w:rsidRPr="00746DB7" w:rsidRDefault="001F34A5" w:rsidP="004650A6">
      <w:pPr>
        <w:spacing w:line="360" w:lineRule="auto"/>
        <w:jc w:val="both"/>
        <w:rPr>
          <w:lang w:val="en-GB"/>
        </w:rPr>
      </w:pPr>
      <m:oMathPara>
        <m:oMath>
          <m:r>
            <w:rPr>
              <w:rFonts w:ascii="Cambria Math" w:hAnsi="Cambria Math"/>
              <w:lang w:val="en-GB"/>
            </w:rPr>
            <m:t xml:space="preserve">(2)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ij,t</m:t>
              </m:r>
            </m:sub>
          </m:sSub>
          <m:r>
            <w:rPr>
              <w:rFonts w:ascii="Cambria Math" w:hAnsi="Cambria Math"/>
              <w:lang w:val="en-GB"/>
            </w:rPr>
            <m:t>= exp(</m:t>
          </m:r>
          <m:sSub>
            <m:sSubPr>
              <m:ctrlPr>
                <w:rPr>
                  <w:rFonts w:ascii="Cambria Math" w:hAnsi="Cambria Math"/>
                  <w:i/>
                  <w:lang w:val="en-GB"/>
                </w:rPr>
              </m:ctrlPr>
            </m:sSubPr>
            <m:e>
              <m:r>
                <w:rPr>
                  <w:rFonts w:ascii="Cambria Math" w:hAnsi="Cambria Math"/>
                  <w:lang w:val="en-GB"/>
                </w:rPr>
                <m:t>η</m:t>
              </m:r>
            </m:e>
            <m:sub>
              <m:r>
                <w:rPr>
                  <w:rFonts w:ascii="Cambria Math" w:hAnsi="Cambria Math"/>
                  <w:lang w:val="en-GB"/>
                </w:rPr>
                <m:t>i,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ψ</m:t>
              </m:r>
            </m:e>
            <m:sub>
              <m:r>
                <w:rPr>
                  <w:rFonts w:ascii="Cambria Math" w:hAnsi="Cambria Math"/>
                  <w:lang w:val="en-GB"/>
                </w:rPr>
                <m:t>j,t</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γ</m:t>
              </m:r>
            </m:e>
            <m:sub>
              <m:f>
                <m:fPr>
                  <m:type m:val="noBar"/>
                  <m:ctrlPr>
                    <w:rPr>
                      <w:rFonts w:ascii="Cambria Math" w:hAnsi="Cambria Math"/>
                      <w:i/>
                      <w:lang w:val="en-GB"/>
                    </w:rPr>
                  </m:ctrlPr>
                </m:fPr>
                <m:num>
                  <m:r>
                    <w:rPr>
                      <w:rFonts w:ascii="Cambria Math" w:hAnsi="Cambria Math"/>
                      <w:lang w:val="en-GB"/>
                    </w:rPr>
                    <m:t>-</m:t>
                  </m:r>
                </m:num>
                <m:den>
                  <m:r>
                    <w:rPr>
                      <w:rFonts w:ascii="Cambria Math" w:hAnsi="Cambria Math"/>
                      <w:lang w:val="en-GB"/>
                    </w:rPr>
                    <m:t>ij</m:t>
                  </m:r>
                </m:den>
              </m:f>
            </m:sub>
          </m:sSub>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sSub>
                <m:sSubPr>
                  <m:ctrlPr>
                    <w:rPr>
                      <w:rFonts w:ascii="Cambria Math" w:hAnsi="Cambria Math"/>
                      <w:i/>
                      <w:lang w:val="en-GB"/>
                    </w:rPr>
                  </m:ctrlPr>
                </m:sSubPr>
                <m:e>
                  <m:r>
                    <w:rPr>
                      <w:rFonts w:ascii="Cambria Math" w:hAnsi="Cambria Math"/>
                      <w:lang w:val="en-GB"/>
                    </w:rPr>
                    <m:t>TA</m:t>
                  </m:r>
                </m:e>
                <m:sub>
                  <m:r>
                    <w:rPr>
                      <w:rFonts w:ascii="Cambria Math" w:hAnsi="Cambria Math"/>
                      <w:lang w:val="en-GB"/>
                    </w:rPr>
                    <m:t>ij,t</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A</m:t>
              </m:r>
            </m:sub>
            <m:sup/>
            <m:e>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sSub>
                <m:sSubPr>
                  <m:ctrlPr>
                    <w:rPr>
                      <w:rFonts w:ascii="Cambria Math" w:hAnsi="Cambria Math"/>
                      <w:i/>
                      <w:lang w:val="en-GB"/>
                    </w:rPr>
                  </m:ctrlPr>
                </m:sSubPr>
                <m:e>
                  <m:r>
                    <w:rPr>
                      <w:rFonts w:ascii="Cambria Math" w:hAnsi="Cambria Math"/>
                      <w:lang w:val="en-GB"/>
                    </w:rPr>
                    <m:t>TA</m:t>
                  </m:r>
                </m:e>
                <m:sub>
                  <m:r>
                    <w:rPr>
                      <w:rFonts w:ascii="Cambria Math" w:hAnsi="Cambria Math"/>
                      <w:lang w:val="en-GB"/>
                    </w:rPr>
                    <m:t>ij,t-5</m:t>
                  </m:r>
                </m:sub>
              </m:sSub>
            </m:e>
          </m:nary>
          <m:r>
            <w:rPr>
              <w:rFonts w:ascii="Cambria Math" w:hAnsi="Cambria Math"/>
              <w:lang w:val="en-GB"/>
            </w:rPr>
            <m:t>+</m:t>
          </m:r>
          <m:nary>
            <m:naryPr>
              <m:chr m:val="∑"/>
              <m:limLoc m:val="undOvr"/>
              <m:supHide m:val="1"/>
              <m:ctrlPr>
                <w:rPr>
                  <w:rFonts w:ascii="Cambria Math" w:hAnsi="Cambria Math"/>
                  <w:i/>
                  <w:lang w:val="en-GB"/>
                </w:rPr>
              </m:ctrlPr>
            </m:naryPr>
            <m:sub>
              <m:r>
                <w:rPr>
                  <w:rFonts w:ascii="Cambria Math" w:hAnsi="Cambria Math"/>
                  <w:lang w:val="en-GB"/>
                </w:rPr>
                <m:t>t</m:t>
              </m:r>
            </m:sub>
            <m:sup/>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t</m:t>
                  </m:r>
                </m:sub>
              </m:sSub>
            </m:e>
          </m:nary>
          <m:r>
            <w:rPr>
              <w:rFonts w:ascii="Cambria Math" w:hAnsi="Cambria Math"/>
              <w:lang w:val="en-GB"/>
            </w:rPr>
            <m:t>)+</m:t>
          </m:r>
          <m:sSub>
            <m:sSubPr>
              <m:ctrlPr>
                <w:rPr>
                  <w:rFonts w:ascii="Cambria Math" w:hAnsi="Cambria Math"/>
                  <w:i/>
                  <w:lang w:val="en-GB"/>
                </w:rPr>
              </m:ctrlPr>
            </m:sSubPr>
            <m:e>
              <m:r>
                <w:rPr>
                  <w:rFonts w:ascii="Cambria Math" w:hAnsi="Cambria Math"/>
                  <w:lang w:val="en-GB"/>
                </w:rPr>
                <m:t>ϵ</m:t>
              </m:r>
            </m:e>
            <m:sub>
              <m:r>
                <w:rPr>
                  <w:rFonts w:ascii="Cambria Math" w:hAnsi="Cambria Math"/>
                  <w:lang w:val="en-GB"/>
                </w:rPr>
                <m:t>ij,t</m:t>
              </m:r>
            </m:sub>
          </m:sSub>
        </m:oMath>
      </m:oMathPara>
    </w:p>
    <w:p w14:paraId="11D0E624" w14:textId="77777777" w:rsidR="00503287" w:rsidRPr="00746DB7" w:rsidRDefault="00503287" w:rsidP="004650A6">
      <w:pPr>
        <w:spacing w:line="360" w:lineRule="auto"/>
        <w:jc w:val="both"/>
        <w:rPr>
          <w:lang w:val="en-GB"/>
        </w:rPr>
      </w:pPr>
    </w:p>
    <w:p w14:paraId="5C7C7B11" w14:textId="37CE1907" w:rsidR="00FF108F" w:rsidRPr="00746DB7" w:rsidRDefault="000F6E05" w:rsidP="004650A6">
      <w:pPr>
        <w:spacing w:line="360" w:lineRule="auto"/>
        <w:jc w:val="both"/>
        <w:rPr>
          <w:lang w:val="en-GB"/>
        </w:rPr>
      </w:pPr>
      <w:r w:rsidRPr="00746DB7">
        <w:rPr>
          <w:lang w:val="en-GB"/>
        </w:rPr>
        <w:t xml:space="preserve">Equation (2) can be implemented to account for heterogeneous effects of </w:t>
      </w:r>
      <w:r w:rsidR="001044FD" w:rsidRPr="00746DB7">
        <w:rPr>
          <w:lang w:val="en-GB"/>
        </w:rPr>
        <w:t>TA</w:t>
      </w:r>
      <w:r w:rsidRPr="00746DB7">
        <w:rPr>
          <w:lang w:val="en-GB"/>
        </w:rPr>
        <w:t>s at the level of the specific agreement</w:t>
      </w:r>
      <w:r w:rsidR="00FB2673" w:rsidRPr="00746DB7">
        <w:rPr>
          <w:lang w:val="en-GB"/>
        </w:rPr>
        <w:t>, by allowing for distinct average partial effects for each individual agreement</w:t>
      </w:r>
      <w:r w:rsidR="007D7B2B" w:rsidRPr="00746DB7">
        <w:rPr>
          <w:lang w:val="en-GB"/>
        </w:rPr>
        <w:t xml:space="preserve">, using superscript </w:t>
      </w:r>
      <m:oMath>
        <m:r>
          <w:rPr>
            <w:rFonts w:ascii="Cambria Math" w:hAnsi="Cambria Math"/>
            <w:lang w:val="en-GB"/>
          </w:rPr>
          <m:t>A</m:t>
        </m:r>
      </m:oMath>
      <w:r w:rsidR="007D7B2B" w:rsidRPr="00746DB7">
        <w:rPr>
          <w:lang w:val="en-GB"/>
        </w:rPr>
        <w:t xml:space="preserve"> to index by agreement and also allowing for agreement-specific lags</w:t>
      </w:r>
      <w:r w:rsidR="00FB2673" w:rsidRPr="00746DB7">
        <w:rPr>
          <w:lang w:val="en-GB"/>
        </w:rPr>
        <w:t>:</w:t>
      </w:r>
      <w:r w:rsidRPr="00746DB7">
        <w:rPr>
          <w:lang w:val="en-GB"/>
        </w:rPr>
        <w:t xml:space="preserve">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A</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2,A</m:t>
            </m:r>
          </m:sub>
        </m:sSub>
      </m:oMath>
      <w:r w:rsidR="00FB2673" w:rsidRPr="00746DB7">
        <w:rPr>
          <w:lang w:val="en-GB"/>
        </w:rPr>
        <w:t>.</w:t>
      </w:r>
    </w:p>
    <w:p w14:paraId="6CCCE67B" w14:textId="77777777" w:rsidR="00FF108F" w:rsidRPr="00746DB7" w:rsidRDefault="00FF108F">
      <w:pPr>
        <w:rPr>
          <w:lang w:val="en-GB"/>
        </w:rPr>
      </w:pPr>
    </w:p>
    <w:p w14:paraId="6A9F9906" w14:textId="5E26E41F" w:rsidR="00FF108F" w:rsidRPr="00746DB7" w:rsidRDefault="00FF108F">
      <w:pPr>
        <w:rPr>
          <w:lang w:val="en-GB"/>
        </w:rPr>
      </w:pPr>
      <w:r w:rsidRPr="00746DB7">
        <w:rPr>
          <w:lang w:val="en-GB"/>
        </w:rPr>
        <w:t>References</w:t>
      </w:r>
    </w:p>
    <w:p w14:paraId="4C924B08" w14:textId="77777777" w:rsidR="00FF108F" w:rsidRPr="00746DB7" w:rsidRDefault="00FF108F">
      <w:pPr>
        <w:rPr>
          <w:lang w:val="en-GB"/>
        </w:rPr>
      </w:pPr>
    </w:p>
    <w:p w14:paraId="2AA77468" w14:textId="77777777" w:rsidR="00AC7CA5" w:rsidRPr="00746DB7" w:rsidRDefault="00D56B41" w:rsidP="00AC7CA5">
      <w:pPr>
        <w:pStyle w:val="Bibliography"/>
        <w:rPr>
          <w:lang w:val="en-GB"/>
        </w:rPr>
      </w:pPr>
      <w:r w:rsidRPr="00746DB7">
        <w:rPr>
          <w:lang w:val="en-GB"/>
        </w:rPr>
        <w:fldChar w:fldCharType="begin"/>
      </w:r>
      <w:r w:rsidR="00AC7CA5" w:rsidRPr="00746DB7">
        <w:rPr>
          <w:lang w:val="en-GB"/>
        </w:rPr>
        <w:instrText xml:space="preserve"> ADDIN ZOTERO_BIBL {"uncited":[],"omitted":[],"custom":[]} CSL_BIBLIOGRAPHY </w:instrText>
      </w:r>
      <w:r w:rsidRPr="00746DB7">
        <w:rPr>
          <w:lang w:val="en-GB"/>
        </w:rPr>
        <w:fldChar w:fldCharType="separate"/>
      </w:r>
      <w:r w:rsidR="00AC7CA5" w:rsidRPr="00746DB7">
        <w:rPr>
          <w:lang w:val="en-GB"/>
        </w:rPr>
        <w:t xml:space="preserve">Baier, Scott L., Yoto V. Yotov, and Thomas Zylkin. 2019. “On the Widely Differing Effects of Free Trade Agreements: Lessons from Twenty Years of Trade Integration.” </w:t>
      </w:r>
      <w:r w:rsidR="00AC7CA5" w:rsidRPr="00746DB7">
        <w:rPr>
          <w:i/>
          <w:iCs/>
          <w:lang w:val="en-GB"/>
        </w:rPr>
        <w:t>Journal of International Economics</w:t>
      </w:r>
      <w:r w:rsidR="00AC7CA5" w:rsidRPr="00746DB7">
        <w:rPr>
          <w:lang w:val="en-GB"/>
        </w:rPr>
        <w:t xml:space="preserve"> 116 (January):206–26. https://doi.org/10.1016/j.jinteco.2018.11.002.</w:t>
      </w:r>
    </w:p>
    <w:p w14:paraId="70C63C41" w14:textId="112A03D1" w:rsidR="00640EC1" w:rsidRPr="00746DB7" w:rsidRDefault="00D56B41">
      <w:pPr>
        <w:rPr>
          <w:lang w:val="en-GB"/>
        </w:rPr>
      </w:pPr>
      <w:r w:rsidRPr="00746DB7">
        <w:rPr>
          <w:lang w:val="en-GB"/>
        </w:rPr>
        <w:fldChar w:fldCharType="end"/>
      </w:r>
    </w:p>
    <w:p w14:paraId="1D7AEB34" w14:textId="77777777" w:rsidR="00FF108F" w:rsidRPr="00746DB7" w:rsidRDefault="00FF108F">
      <w:pPr>
        <w:rPr>
          <w:lang w:val="en-GB"/>
        </w:rPr>
      </w:pPr>
    </w:p>
    <w:sectPr w:rsidR="00FF108F" w:rsidRPr="00746DB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044FD"/>
    <w:rsid w:val="001166F0"/>
    <w:rsid w:val="00121DF0"/>
    <w:rsid w:val="00134997"/>
    <w:rsid w:val="001426EA"/>
    <w:rsid w:val="00152A59"/>
    <w:rsid w:val="00157031"/>
    <w:rsid w:val="001578B9"/>
    <w:rsid w:val="00163F8B"/>
    <w:rsid w:val="00165605"/>
    <w:rsid w:val="00180CEA"/>
    <w:rsid w:val="00182E41"/>
    <w:rsid w:val="001836B3"/>
    <w:rsid w:val="00183F9F"/>
    <w:rsid w:val="00186159"/>
    <w:rsid w:val="00186304"/>
    <w:rsid w:val="001A4E37"/>
    <w:rsid w:val="001B22EE"/>
    <w:rsid w:val="001C0691"/>
    <w:rsid w:val="001C4288"/>
    <w:rsid w:val="001C443A"/>
    <w:rsid w:val="001D46E8"/>
    <w:rsid w:val="001E6280"/>
    <w:rsid w:val="001F2D4C"/>
    <w:rsid w:val="001F34A5"/>
    <w:rsid w:val="002005AF"/>
    <w:rsid w:val="0020249A"/>
    <w:rsid w:val="002039D5"/>
    <w:rsid w:val="0020724D"/>
    <w:rsid w:val="002112C8"/>
    <w:rsid w:val="00213A3C"/>
    <w:rsid w:val="002147F3"/>
    <w:rsid w:val="00220B7B"/>
    <w:rsid w:val="00230FA1"/>
    <w:rsid w:val="00233A0B"/>
    <w:rsid w:val="002353E3"/>
    <w:rsid w:val="00237EFD"/>
    <w:rsid w:val="002471DC"/>
    <w:rsid w:val="00256746"/>
    <w:rsid w:val="002640E0"/>
    <w:rsid w:val="002663E9"/>
    <w:rsid w:val="00283AC4"/>
    <w:rsid w:val="002853EA"/>
    <w:rsid w:val="00293A6F"/>
    <w:rsid w:val="002A192D"/>
    <w:rsid w:val="002A56A4"/>
    <w:rsid w:val="002B753D"/>
    <w:rsid w:val="002B77F1"/>
    <w:rsid w:val="002D0697"/>
    <w:rsid w:val="002D36B6"/>
    <w:rsid w:val="002D3E01"/>
    <w:rsid w:val="002E2BBE"/>
    <w:rsid w:val="002E70BD"/>
    <w:rsid w:val="002F1DED"/>
    <w:rsid w:val="002F4301"/>
    <w:rsid w:val="003008B9"/>
    <w:rsid w:val="003041B4"/>
    <w:rsid w:val="003175D4"/>
    <w:rsid w:val="00325959"/>
    <w:rsid w:val="003268E4"/>
    <w:rsid w:val="003321AD"/>
    <w:rsid w:val="0033656E"/>
    <w:rsid w:val="00355B36"/>
    <w:rsid w:val="0035751F"/>
    <w:rsid w:val="003646F7"/>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416EF"/>
    <w:rsid w:val="006544E4"/>
    <w:rsid w:val="00656F4C"/>
    <w:rsid w:val="00660712"/>
    <w:rsid w:val="00662CB3"/>
    <w:rsid w:val="00666A14"/>
    <w:rsid w:val="00666CD8"/>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46DB7"/>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6B01"/>
    <w:rsid w:val="00891DED"/>
    <w:rsid w:val="00895E61"/>
    <w:rsid w:val="008A3536"/>
    <w:rsid w:val="008A77C8"/>
    <w:rsid w:val="008B0C99"/>
    <w:rsid w:val="008B256E"/>
    <w:rsid w:val="008B35B9"/>
    <w:rsid w:val="008B77D0"/>
    <w:rsid w:val="008C2AC1"/>
    <w:rsid w:val="008C3834"/>
    <w:rsid w:val="008E0DB6"/>
    <w:rsid w:val="008F0CBA"/>
    <w:rsid w:val="009209B3"/>
    <w:rsid w:val="00923529"/>
    <w:rsid w:val="009272E6"/>
    <w:rsid w:val="0093480F"/>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33446"/>
    <w:rsid w:val="00A357D4"/>
    <w:rsid w:val="00A35BD5"/>
    <w:rsid w:val="00A37DDA"/>
    <w:rsid w:val="00A42C99"/>
    <w:rsid w:val="00A5053B"/>
    <w:rsid w:val="00A505EC"/>
    <w:rsid w:val="00A50D8D"/>
    <w:rsid w:val="00A54672"/>
    <w:rsid w:val="00A62DAE"/>
    <w:rsid w:val="00A668A6"/>
    <w:rsid w:val="00A6743F"/>
    <w:rsid w:val="00A7428A"/>
    <w:rsid w:val="00A8005A"/>
    <w:rsid w:val="00A81289"/>
    <w:rsid w:val="00A83628"/>
    <w:rsid w:val="00A842A9"/>
    <w:rsid w:val="00A93377"/>
    <w:rsid w:val="00A947D3"/>
    <w:rsid w:val="00A95D45"/>
    <w:rsid w:val="00AA4E29"/>
    <w:rsid w:val="00AB0C90"/>
    <w:rsid w:val="00AC40FF"/>
    <w:rsid w:val="00AC7CA5"/>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47D33"/>
    <w:rsid w:val="00B55DB8"/>
    <w:rsid w:val="00B60210"/>
    <w:rsid w:val="00B63EDF"/>
    <w:rsid w:val="00B64566"/>
    <w:rsid w:val="00B718FF"/>
    <w:rsid w:val="00BA7398"/>
    <w:rsid w:val="00BC3389"/>
    <w:rsid w:val="00BD2B7C"/>
    <w:rsid w:val="00BE2205"/>
    <w:rsid w:val="00BE297A"/>
    <w:rsid w:val="00C01CB4"/>
    <w:rsid w:val="00C020C7"/>
    <w:rsid w:val="00C04742"/>
    <w:rsid w:val="00C06C04"/>
    <w:rsid w:val="00C14216"/>
    <w:rsid w:val="00C22018"/>
    <w:rsid w:val="00C32C4C"/>
    <w:rsid w:val="00C37667"/>
    <w:rsid w:val="00C539D6"/>
    <w:rsid w:val="00C62DBD"/>
    <w:rsid w:val="00C74655"/>
    <w:rsid w:val="00C751E5"/>
    <w:rsid w:val="00C76F58"/>
    <w:rsid w:val="00C8225A"/>
    <w:rsid w:val="00C9005A"/>
    <w:rsid w:val="00C95CE0"/>
    <w:rsid w:val="00C97E5F"/>
    <w:rsid w:val="00CA0994"/>
    <w:rsid w:val="00CB0677"/>
    <w:rsid w:val="00CD1A2B"/>
    <w:rsid w:val="00CD5ACF"/>
    <w:rsid w:val="00CE3D5A"/>
    <w:rsid w:val="00CF15A8"/>
    <w:rsid w:val="00CF2E4A"/>
    <w:rsid w:val="00CF33D8"/>
    <w:rsid w:val="00D0052C"/>
    <w:rsid w:val="00D01714"/>
    <w:rsid w:val="00D03ED3"/>
    <w:rsid w:val="00D05049"/>
    <w:rsid w:val="00D12F79"/>
    <w:rsid w:val="00D24A03"/>
    <w:rsid w:val="00D35101"/>
    <w:rsid w:val="00D4015C"/>
    <w:rsid w:val="00D47AEA"/>
    <w:rsid w:val="00D55F8D"/>
    <w:rsid w:val="00D56436"/>
    <w:rsid w:val="00D56B4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558</Words>
  <Characters>3185</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8</cp:revision>
  <dcterms:created xsi:type="dcterms:W3CDTF">2024-08-14T13:41:00Z</dcterms:created>
  <dcterms:modified xsi:type="dcterms:W3CDTF">2024-08-17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fDpkZ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